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C3D40" w14:textId="77777777" w:rsidR="00642F68" w:rsidRDefault="00642F68" w:rsidP="00360BA4">
      <w:pPr>
        <w:jc w:val="both"/>
        <w:rPr>
          <w:rFonts w:ascii="Arial" w:hAnsi="Arial" w:cs="Arial"/>
          <w:iCs/>
          <w:sz w:val="22"/>
          <w:szCs w:val="22"/>
        </w:rPr>
      </w:pPr>
    </w:p>
    <w:p w14:paraId="2E424046" w14:textId="4A9DFA98" w:rsidR="00454500" w:rsidRDefault="00454500" w:rsidP="00360BA4">
      <w:pPr>
        <w:jc w:val="both"/>
        <w:rPr>
          <w:rFonts w:ascii="Arial" w:hAnsi="Arial" w:cs="Arial"/>
          <w:iCs/>
          <w:sz w:val="22"/>
          <w:szCs w:val="22"/>
        </w:rPr>
      </w:pPr>
      <w:r>
        <w:rPr>
          <w:rFonts w:ascii="Arial" w:hAnsi="Arial" w:cs="Arial"/>
          <w:iCs/>
          <w:sz w:val="22"/>
          <w:szCs w:val="22"/>
        </w:rPr>
        <w:t>Date</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393021CB"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516D51" w:rsidRPr="00516D51">
        <w:rPr>
          <w:rFonts w:ascii="Arial" w:hAnsi="Arial" w:cs="Arial"/>
          <w:b/>
          <w:bCs/>
          <w:iCs/>
          <w:sz w:val="22"/>
          <w:szCs w:val="22"/>
        </w:rPr>
        <w:t>The role of movement consistency in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5AF9D783"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ins w:id="0" w:author="Jonathan Wood" w:date="2020-05-26T20:57:00Z">
        <w:r w:rsidR="00CF105D">
          <w:rPr>
            <w:rFonts w:ascii="Arial" w:hAnsi="Arial" w:cs="Arial"/>
            <w:iCs/>
            <w:sz w:val="22"/>
            <w:szCs w:val="22"/>
          </w:rPr>
          <w:t xml:space="preserve"> </w:t>
        </w:r>
      </w:ins>
      <w:del w:id="1" w:author="Jonathan Wood" w:date="2020-05-26T20:57:00Z">
        <w:r w:rsidR="00713996" w:rsidDel="00CF105D">
          <w:rPr>
            <w:rFonts w:ascii="Arial" w:hAnsi="Arial" w:cs="Arial"/>
            <w:iCs/>
            <w:sz w:val="22"/>
            <w:szCs w:val="22"/>
          </w:rPr>
          <w:delText>—</w:delText>
        </w:r>
      </w:del>
      <w:r w:rsidR="00713996">
        <w:rPr>
          <w:rFonts w:ascii="Arial" w:hAnsi="Arial" w:cs="Arial"/>
          <w:iCs/>
          <w:sz w:val="22"/>
          <w:szCs w:val="22"/>
        </w:rPr>
        <w:t xml:space="preserve">by reducing movement preparation time, increasing movement speeds, and, most relevant to the current </w:t>
      </w:r>
      <w:del w:id="2" w:author="Jonathan Wood" w:date="2020-05-27T11:00:00Z">
        <w:r w:rsidR="00713996" w:rsidDel="00F12C16">
          <w:rPr>
            <w:rFonts w:ascii="Arial" w:hAnsi="Arial" w:cs="Arial"/>
            <w:iCs/>
            <w:sz w:val="22"/>
            <w:szCs w:val="22"/>
          </w:rPr>
          <w:delText>study</w:delText>
        </w:r>
      </w:del>
      <w:ins w:id="3" w:author="Jonathan Wood" w:date="2020-05-27T11:00:00Z">
        <w:r w:rsidR="00F12C16">
          <w:rPr>
            <w:rFonts w:ascii="Arial" w:hAnsi="Arial" w:cs="Arial"/>
            <w:iCs/>
            <w:sz w:val="22"/>
            <w:szCs w:val="22"/>
          </w:rPr>
          <w:t>Registered Report</w:t>
        </w:r>
      </w:ins>
      <w:r w:rsidR="00713996">
        <w:rPr>
          <w:rFonts w:ascii="Arial" w:hAnsi="Arial" w:cs="Arial"/>
          <w:iCs/>
          <w:sz w:val="22"/>
          <w:szCs w:val="22"/>
        </w:rPr>
        <w:t xml:space="preserve">, biasing future movements to be mor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w:t>
      </w:r>
      <w:proofErr w:type="spellStart"/>
      <w:r w:rsidR="00AC7890" w:rsidRPr="00AC7890">
        <w:rPr>
          <w:rFonts w:ascii="Arial" w:hAnsi="Arial" w:cs="Arial"/>
          <w:sz w:val="22"/>
        </w:rPr>
        <w:t>Diedrichsen</w:t>
      </w:r>
      <w:proofErr w:type="spellEnd"/>
      <w:r w:rsidR="00AC7890" w:rsidRPr="00AC7890">
        <w:rPr>
          <w:rFonts w:ascii="Arial" w:hAnsi="Arial" w:cs="Arial"/>
          <w:sz w:val="22"/>
        </w:rPr>
        <w:t xml:space="preserve"> et al., 2010; </w:t>
      </w:r>
      <w:proofErr w:type="spellStart"/>
      <w:r w:rsidR="00AC7890" w:rsidRPr="00AC7890">
        <w:rPr>
          <w:rFonts w:ascii="Arial" w:hAnsi="Arial" w:cs="Arial"/>
          <w:sz w:val="22"/>
        </w:rPr>
        <w:t>Hammerbeck</w:t>
      </w:r>
      <w:proofErr w:type="spellEnd"/>
      <w:r w:rsidR="00AC7890" w:rsidRPr="00AC7890">
        <w:rPr>
          <w:rFonts w:ascii="Arial" w:hAnsi="Arial" w:cs="Arial"/>
          <w:sz w:val="22"/>
        </w:rPr>
        <w:t xml:space="preserve"> et al., 2014; </w:t>
      </w:r>
      <w:proofErr w:type="spellStart"/>
      <w:r w:rsidR="00AC7890" w:rsidRPr="00AC7890">
        <w:rPr>
          <w:rFonts w:ascii="Arial" w:hAnsi="Arial" w:cs="Arial"/>
          <w:sz w:val="22"/>
        </w:rPr>
        <w:t>Mawase</w:t>
      </w:r>
      <w:proofErr w:type="spellEnd"/>
      <w:r w:rsidR="00AC7890" w:rsidRPr="00AC7890">
        <w:rPr>
          <w:rFonts w:ascii="Arial" w:hAnsi="Arial" w:cs="Arial"/>
          <w:sz w:val="22"/>
        </w:rPr>
        <w:t xml:space="preserv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 xml:space="preserve">(Classen et al., 1998; </w:t>
      </w:r>
      <w:proofErr w:type="spellStart"/>
      <w:r w:rsidR="00AC7890" w:rsidRPr="00AC7890">
        <w:rPr>
          <w:rFonts w:ascii="Arial" w:hAnsi="Arial" w:cs="Arial"/>
          <w:sz w:val="22"/>
        </w:rPr>
        <w:t>Verstynen</w:t>
      </w:r>
      <w:proofErr w:type="spellEnd"/>
      <w:r w:rsidR="00AC7890" w:rsidRPr="00AC7890">
        <w:rPr>
          <w:rFonts w:ascii="Arial" w:hAnsi="Arial" w:cs="Arial"/>
          <w:sz w:val="22"/>
        </w:rPr>
        <w:t xml:space="preserve"> and </w:t>
      </w:r>
      <w:proofErr w:type="spellStart"/>
      <w:r w:rsidR="00AC7890" w:rsidRPr="00AC7890">
        <w:rPr>
          <w:rFonts w:ascii="Arial" w:hAnsi="Arial" w:cs="Arial"/>
          <w:sz w:val="22"/>
        </w:rPr>
        <w:t>Sabes</w:t>
      </w:r>
      <w:proofErr w:type="spellEnd"/>
      <w:r w:rsidR="00AC7890" w:rsidRPr="00AC7890">
        <w:rPr>
          <w:rFonts w:ascii="Arial" w:hAnsi="Arial" w:cs="Arial"/>
          <w:sz w:val="22"/>
        </w:rPr>
        <w:t>,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5A85DE5A"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ins w:id="4" w:author="Jonathan Wood" w:date="2020-05-27T10:32:00Z">
        <w:r w:rsidR="00E26E51">
          <w:rPr>
            <w:rFonts w:ascii="Arial" w:hAnsi="Arial" w:cs="Arial"/>
            <w:iCs/>
            <w:sz w:val="22"/>
            <w:szCs w:val="22"/>
          </w:rPr>
          <w:t xml:space="preserve"> </w:t>
        </w:r>
      </w:ins>
      <w:ins w:id="5" w:author="Jonathan Wood" w:date="2020-05-27T10:30:00Z">
        <w:r w:rsidR="00E26E51">
          <w:rPr>
            <w:rFonts w:ascii="Arial" w:hAnsi="Arial" w:cs="Arial"/>
            <w:iCs/>
            <w:sz w:val="22"/>
            <w:szCs w:val="22"/>
          </w:rPr>
          <w:t xml:space="preserve">Conversely, </w:t>
        </w:r>
      </w:ins>
      <w:ins w:id="6" w:author="Jonathan Wood" w:date="2020-05-27T10:31:00Z">
        <w:r w:rsidR="00E26E51">
          <w:rPr>
            <w:rFonts w:ascii="Arial" w:hAnsi="Arial" w:cs="Arial"/>
            <w:iCs/>
            <w:sz w:val="22"/>
            <w:szCs w:val="22"/>
          </w:rPr>
          <w:t>sensorimotor adaptation using the split belt paradigm has been the primary focus of the locomotor learning field</w:t>
        </w:r>
      </w:ins>
      <w:ins w:id="7" w:author="Jonathan Wood" w:date="2020-05-27T10:32:00Z">
        <w:r w:rsidR="00E26E51">
          <w:rPr>
            <w:rFonts w:ascii="Arial" w:hAnsi="Arial" w:cs="Arial"/>
            <w:iCs/>
            <w:sz w:val="22"/>
            <w:szCs w:val="22"/>
          </w:rPr>
          <w:t xml:space="preserve"> </w:t>
        </w:r>
      </w:ins>
      <w:r w:rsidR="00E26E51">
        <w:rPr>
          <w:rFonts w:ascii="Arial" w:hAnsi="Arial" w:cs="Arial"/>
          <w:iCs/>
          <w:sz w:val="22"/>
          <w:szCs w:val="22"/>
        </w:rPr>
        <w:fldChar w:fldCharType="begin"/>
      </w:r>
      <w:r w:rsidR="00E26E51">
        <w:rPr>
          <w:rFonts w:ascii="Arial" w:hAnsi="Arial" w:cs="Arial"/>
          <w:iCs/>
          <w:sz w:val="22"/>
          <w:szCs w:val="22"/>
        </w:rPr>
        <w:instrText xml:space="preserve"> ADDIN ZOTERO_ITEM CSL_CITATION {"citationID":"7Hq9srAF","properties":{"formattedCitation":"(Malone et al., 2012; Morton and Bastian, 2006; Reisman et al., 2005; Roemmich et al., 2016; S\\uc0\\u225{}nchez et al., 2019)","plainCitation":"(Malone et al., 2012; Morton and Bastian, 2006; Reisman et al., 2005; Roemmich et al., 2016; Sánchez et al., 2019)","noteIndex":0},"citationItems":[{"id":977,"uris":["http://zotero.org/users/5226272/items/SHCJRDI5"],"uri":["http://zotero.org/users/5226272/items/SHCJRDI5"],"itemData":{"id":977,"type":"article-journal","container-title":"Journal of Neurophysiology","DOI":"10.1152/jn.00391.2011","ISSN":"0022-3077, 1522-1598","issue":"2","journalAbbreviation":"J Neurophysiol","language":"en","page":"672-683","source":"DOI.org (Crossref)","title":"How does the motor system correct for errors in time and space during locomotor adaptation?","volume":"108","author":[{"family":"Malone","given":"Laura A."},{"family":"Bastian","given":"Amy J."},{"family":"Torres-Oviedo","given":"Gelsy"}],"issued":{"date-parts":[["2012",7,15]]}}},{"id":80,"uris":["http://zotero.org/users/5226272/items/LU6IT8KY"],"uri":["http://zotero.org/users/5226272/items/LU6IT8KY"],"itemData":{"id":80,"type":"article-journal","container-title":"Journal of Neuroscience","DOI":"10.1523/JNEUROSCI.2622-06.2006","ISSN":"0270-6474, 1529-2401","issue":"36","journalAbbreviation":"J Neurosci","language":"en","page":"9107-9116","source":"Crossref","title":"Cerebellar contributions to locomotor adaptations during splitbelt treadmill walking","volume":"26","author":[{"family":"Morton","given":"S. M."},{"family":"Bastian","given":"Amy J."}],"issued":{"date-parts":[["2006",9,6]]}}},{"id":78,"uris":["http://zotero.org/users/5226272/items/KIQR9V9Z"],"uri":["http://zotero.org/users/5226272/items/KIQR9V9Z"],"itemData":{"id":78,"type":"article-journal","container-title":"Journal of Neurophysiology","DOI":"10.1152/jn.00089.2005","ISSN":"0022-3077, 1522-1598","issue":"4","journalAbbreviation":"J Neurophysiol","language":"en","page":"2403-2415","source":"Crossref","title":"Interlimb coordination during locomotion: what can be adapted and stored?","title-short":"Interlimb Coordination During Locomotion","volume":"94","author":[{"family":"Reisman","given":"Darcy S."},{"family":"Block","given":"Hannah J."},{"family":"Bastian","given":"Amy J."}],"issued":{"date-parts":[["2005",10]]}}},{"id":51,"uris":["http://zotero.org/users/5226272/items/7PWRWMTV"],"uri":["http://zotero.org/users/5226272/items/7PWRWMTV"],"itemData":{"id":51,"type":"article-journal","abstract":"In human motor learning, it is thought that the more information we have about our errors, the faster we learn. Here, we show that additional error information can lead to improved motor performance without any concomitant improvement in learning. We studied split-belt treadmill walking that drives people to learn a new gait pattern using sensory prediction errors detected by proprioceptive feedback. When we also provided visual error feedback, participants acquired the new walking pattern far more rapidly and showed accelerated restoration of the normal walking pattern during washout. However, when the visual error feedback was removed during either learning or washout, errors reappeared with performance immediately returning to the level expected based on proprioceptive learning alone. These ﬁndings support a model with two mechanisms: a dual-rate adaptation process that learns invariantly from sensory prediction error detected by proprioception and a visual-feedback-dependent process that monitors learning and corrects residual errors but shows no learning itself. We show that our voluntary correction model accurately predicted behavior in multiple situations where visual feedback was used to change acquisition of new walking patterns while the underlying learning was unaffected. The computational and behavioral framework proposed here suggests that parallel learning and error correction systems allow us to rapidly satisfy task demands without necessarily committing to learning, as the relative permanence of learning may be inappropriate or inefﬁcient when facing environments that are liable to change.","container-title":"Current Biology","DOI":"10.1016/j.cub.2016.08.012","ISSN":"09609822","issue":"20","language":"en","page":"2707-2716","source":"Crossref","title":"Seeing the Errors You Feel Enhances Locomotor Performance but Not Learning","volume":"26","author":[{"family":"Roemmich","given":"Ryan T."},{"family":"Long","given":"Andrew W."},{"family":"Bastian","given":"Amy J."}],"issued":{"date-parts":[["2016",10]]}}},{"id":1350,"uris":["http://zotero.org/users/5226272/items/2UHV2KA8"],"uri":["http://zotero.org/users/5226272/items/2UHV2KA8"],"itemData":{"id":1350,"type":"article-journal","container-title":"The Journal of Physiology","DOI":"10.1113/JP277725","ISSN":"0022-3751, 1469-7793","issue":"15","journalAbbreviation":"J Physiol","language":"en","page":"4053-4068","source":"DOI.org (Crossref)","title":"Taking advantage of external mechanical work to reduce metabolic cost: the mechanics and energetics of split</w:instrText>
      </w:r>
      <w:r w:rsidR="00E26E51">
        <w:rPr>
          <w:rFonts w:ascii="Cambria Math" w:hAnsi="Cambria Math" w:cs="Cambria Math"/>
          <w:iCs/>
          <w:sz w:val="22"/>
          <w:szCs w:val="22"/>
        </w:rPr>
        <w:instrText>‐</w:instrText>
      </w:r>
      <w:r w:rsidR="00E26E51">
        <w:rPr>
          <w:rFonts w:ascii="Arial" w:hAnsi="Arial" w:cs="Arial"/>
          <w:iCs/>
          <w:sz w:val="22"/>
          <w:szCs w:val="22"/>
        </w:rPr>
        <w:instrText xml:space="preserve">belt treadmill walking","title-short":"Taking advantage of external mechanical work to reduce metabolic cost","volume":"597","author":[{"family":"Sánchez","given":"Natalia"},{"family":"Simha","given":"Surabhi N."},{"family":"Donelan","given":"J. Maxwell"},{"family":"Finley","given":"James M."}],"issued":{"date-parts":[["2019",8]]}}}],"schema":"https://github.com/citation-style-language/schema/raw/master/csl-citation.json"} </w:instrText>
      </w:r>
      <w:r w:rsidR="00E26E51">
        <w:rPr>
          <w:rFonts w:ascii="Arial" w:hAnsi="Arial" w:cs="Arial"/>
          <w:iCs/>
          <w:sz w:val="22"/>
          <w:szCs w:val="22"/>
        </w:rPr>
        <w:fldChar w:fldCharType="separate"/>
      </w:r>
      <w:r w:rsidR="00E26E51" w:rsidRPr="00E26E51">
        <w:rPr>
          <w:rFonts w:ascii="Arial" w:hAnsi="Arial" w:cs="Arial"/>
          <w:sz w:val="22"/>
        </w:rPr>
        <w:t xml:space="preserve">(Malone et al., 2012; Morton and Bastian, 2006; Reisman et al., 2005; </w:t>
      </w:r>
      <w:proofErr w:type="spellStart"/>
      <w:r w:rsidR="00E26E51" w:rsidRPr="00E26E51">
        <w:rPr>
          <w:rFonts w:ascii="Arial" w:hAnsi="Arial" w:cs="Arial"/>
          <w:sz w:val="22"/>
        </w:rPr>
        <w:t>Roemmich</w:t>
      </w:r>
      <w:proofErr w:type="spellEnd"/>
      <w:r w:rsidR="00E26E51" w:rsidRPr="00E26E51">
        <w:rPr>
          <w:rFonts w:ascii="Arial" w:hAnsi="Arial" w:cs="Arial"/>
          <w:sz w:val="22"/>
        </w:rPr>
        <w:t xml:space="preserve"> et al., 2016; Sánchez et al., 2019)</w:t>
      </w:r>
      <w:r w:rsidR="00E26E51">
        <w:rPr>
          <w:rFonts w:ascii="Arial" w:hAnsi="Arial" w:cs="Arial"/>
          <w:iCs/>
          <w:sz w:val="22"/>
          <w:szCs w:val="22"/>
        </w:rPr>
        <w:fldChar w:fldCharType="end"/>
      </w:r>
      <w:ins w:id="8" w:author="Jonathan Wood" w:date="2020-05-27T10:31:00Z">
        <w:r w:rsidR="00E26E51">
          <w:rPr>
            <w:rFonts w:ascii="Arial" w:hAnsi="Arial" w:cs="Arial"/>
            <w:iCs/>
            <w:sz w:val="22"/>
            <w:szCs w:val="22"/>
          </w:rPr>
          <w:t>.</w:t>
        </w:r>
      </w:ins>
      <w:r w:rsidR="002D3FE3">
        <w:rPr>
          <w:rFonts w:ascii="Arial" w:hAnsi="Arial" w:cs="Arial"/>
          <w:iCs/>
          <w:sz w:val="22"/>
          <w:szCs w:val="22"/>
        </w:rPr>
        <w:t xml:space="preserve"> 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d</w:t>
      </w:r>
      <w:r>
        <w:rPr>
          <w:rFonts w:ascii="Arial" w:hAnsi="Arial" w:cs="Arial"/>
          <w:iCs/>
          <w:sz w:val="22"/>
          <w:szCs w:val="22"/>
        </w:rPr>
        <w:t xml:space="preserve">; thus, walking </w:t>
      </w:r>
      <w:del w:id="9" w:author="Jonathan Wood" w:date="2020-05-27T10:32:00Z">
        <w:r w:rsidDel="00E26E51">
          <w:rPr>
            <w:rFonts w:ascii="Arial" w:hAnsi="Arial" w:cs="Arial"/>
            <w:iCs/>
            <w:sz w:val="22"/>
            <w:szCs w:val="22"/>
          </w:rPr>
          <w:delText xml:space="preserve">also </w:delText>
        </w:r>
      </w:del>
      <w:r>
        <w:rPr>
          <w:rFonts w:ascii="Arial" w:hAnsi="Arial" w:cs="Arial"/>
          <w:iCs/>
          <w:sz w:val="22"/>
          <w:szCs w:val="22"/>
        </w:rPr>
        <w:t xml:space="preserve">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w:t>
      </w:r>
      <w:del w:id="10" w:author="Jonathan Wood" w:date="2020-05-27T10:35:00Z">
        <w:r w:rsidR="007F33F9" w:rsidDel="00E26E51">
          <w:rPr>
            <w:rFonts w:ascii="Arial" w:hAnsi="Arial" w:cs="Arial"/>
            <w:iCs/>
            <w:sz w:val="22"/>
            <w:szCs w:val="22"/>
          </w:rPr>
          <w:delText xml:space="preserve">in this field </w:delText>
        </w:r>
      </w:del>
      <w:r w:rsidR="007F33F9">
        <w:rPr>
          <w:rFonts w:ascii="Arial" w:hAnsi="Arial" w:cs="Arial"/>
          <w:iCs/>
          <w:sz w:val="22"/>
          <w:szCs w:val="22"/>
        </w:rPr>
        <w:t xml:space="preserve">to </w:t>
      </w:r>
      <w:del w:id="11" w:author="Jonathan Wood" w:date="2020-05-27T10:53:00Z">
        <w:r w:rsidR="007F33F9" w:rsidDel="00F12C16">
          <w:rPr>
            <w:rFonts w:ascii="Arial" w:hAnsi="Arial" w:cs="Arial"/>
            <w:iCs/>
            <w:sz w:val="22"/>
            <w:szCs w:val="22"/>
          </w:rPr>
          <w:delText xml:space="preserve">tackle </w:delText>
        </w:r>
      </w:del>
      <w:ins w:id="12" w:author="Jonathan Wood" w:date="2020-05-27T10:53:00Z">
        <w:r w:rsidR="00F12C16">
          <w:rPr>
            <w:rFonts w:ascii="Arial" w:hAnsi="Arial" w:cs="Arial"/>
            <w:iCs/>
            <w:sz w:val="22"/>
            <w:szCs w:val="22"/>
          </w:rPr>
          <w:t>understand</w:t>
        </w:r>
        <w:r w:rsidR="00F12C16">
          <w:rPr>
            <w:rFonts w:ascii="Arial" w:hAnsi="Arial" w:cs="Arial"/>
            <w:iCs/>
            <w:sz w:val="22"/>
            <w:szCs w:val="22"/>
          </w:rPr>
          <w:t xml:space="preserve"> </w:t>
        </w:r>
      </w:ins>
      <w:r w:rsidR="007F33F9">
        <w:rPr>
          <w:rFonts w:ascii="Arial" w:hAnsi="Arial" w:cs="Arial"/>
          <w:iCs/>
          <w:sz w:val="22"/>
          <w:szCs w:val="22"/>
        </w:rPr>
        <w:t>use</w:t>
      </w:r>
      <w:r w:rsidR="00783A75">
        <w:rPr>
          <w:rFonts w:ascii="Arial" w:hAnsi="Arial" w:cs="Arial"/>
          <w:iCs/>
          <w:sz w:val="22"/>
          <w:szCs w:val="22"/>
        </w:rPr>
        <w:t>-dependent learning in walking from a mechanistic perspective. In th</w:t>
      </w:r>
      <w:ins w:id="13" w:author="Jonathan Wood" w:date="2020-05-27T10:36:00Z">
        <w:r w:rsidR="00E26E51">
          <w:rPr>
            <w:rFonts w:ascii="Arial" w:hAnsi="Arial" w:cs="Arial"/>
            <w:iCs/>
            <w:sz w:val="22"/>
            <w:szCs w:val="22"/>
          </w:rPr>
          <w:t>is</w:t>
        </w:r>
      </w:ins>
      <w:del w:id="14" w:author="Jonathan Wood" w:date="2020-05-27T10:36:00Z">
        <w:r w:rsidDel="00E26E51">
          <w:rPr>
            <w:rFonts w:ascii="Arial" w:hAnsi="Arial" w:cs="Arial"/>
            <w:iCs/>
            <w:sz w:val="22"/>
            <w:szCs w:val="22"/>
          </w:rPr>
          <w:delText>e</w:delText>
        </w:r>
      </w:del>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del w:id="15" w:author="Jonathan Wood" w:date="2020-05-27T10:54:00Z">
        <w:r w:rsidR="007F33F9" w:rsidDel="00F12C16">
          <w:rPr>
            <w:rFonts w:ascii="Arial" w:hAnsi="Arial" w:cs="Arial"/>
            <w:iCs/>
            <w:sz w:val="22"/>
            <w:szCs w:val="22"/>
          </w:rPr>
          <w:delText>Of note, the visual feedback provided to participants was veridical, and therefore participants learned, and practiced, this asymmetry in the absence of sensory prediction error</w:delText>
        </w:r>
        <w:r w:rsidR="00DB12D8" w:rsidDel="00F12C16">
          <w:rPr>
            <w:rFonts w:ascii="Arial" w:hAnsi="Arial" w:cs="Arial"/>
            <w:iCs/>
            <w:sz w:val="22"/>
            <w:szCs w:val="22"/>
          </w:rPr>
          <w:delText xml:space="preserve"> (i.e., difference between expected and actual sensory feedback)</w:delText>
        </w:r>
        <w:r w:rsidR="007F33F9" w:rsidDel="00F12C16">
          <w:rPr>
            <w:rFonts w:ascii="Arial" w:hAnsi="Arial" w:cs="Arial"/>
            <w:iCs/>
            <w:sz w:val="22"/>
            <w:szCs w:val="22"/>
          </w:rPr>
          <w:delText xml:space="preserve">. </w:delText>
        </w:r>
      </w:del>
      <w:r w:rsidR="007F33F9">
        <w:rPr>
          <w:rFonts w:ascii="Arial" w:hAnsi="Arial" w:cs="Arial"/>
          <w:iCs/>
          <w:sz w:val="22"/>
          <w:szCs w:val="22"/>
        </w:rPr>
        <w:t>After several minutes of practice,</w:t>
      </w:r>
      <w:r w:rsidR="00783A75">
        <w:rPr>
          <w:rFonts w:ascii="Arial" w:hAnsi="Arial" w:cs="Arial"/>
          <w:iCs/>
          <w:sz w:val="22"/>
          <w:szCs w:val="22"/>
        </w:rPr>
        <w:t xml:space="preserve"> when the participants were asked to return to normal walking without any visual feedback, </w:t>
      </w:r>
      <w:ins w:id="16" w:author="Jonathan Wood" w:date="2020-05-27T10:44:00Z">
        <w:r w:rsidR="00E5125A">
          <w:rPr>
            <w:rFonts w:ascii="Arial" w:hAnsi="Arial" w:cs="Arial"/>
            <w:iCs/>
            <w:sz w:val="22"/>
            <w:szCs w:val="22"/>
          </w:rPr>
          <w:t xml:space="preserve">we observed a use-dependent bias in the form of a </w:t>
        </w:r>
      </w:ins>
      <w:del w:id="17" w:author="Jonathan Wood" w:date="2020-05-27T10:44:00Z">
        <w:r w:rsidR="00783A75" w:rsidDel="00E5125A">
          <w:rPr>
            <w:rFonts w:ascii="Arial" w:hAnsi="Arial" w:cs="Arial"/>
            <w:iCs/>
            <w:sz w:val="22"/>
            <w:szCs w:val="22"/>
          </w:rPr>
          <w:delText>the</w:delText>
        </w:r>
      </w:del>
      <w:del w:id="18" w:author="Jonathan Wood" w:date="2020-05-27T10:54:00Z">
        <w:r w:rsidR="00783A75" w:rsidDel="00F12C16">
          <w:rPr>
            <w:rFonts w:ascii="Arial" w:hAnsi="Arial" w:cs="Arial"/>
            <w:iCs/>
            <w:sz w:val="22"/>
            <w:szCs w:val="22"/>
          </w:rPr>
          <w:delText xml:space="preserve"> </w:delText>
        </w:r>
      </w:del>
      <w:r w:rsidR="00783A75">
        <w:rPr>
          <w:rFonts w:ascii="Arial" w:hAnsi="Arial" w:cs="Arial"/>
          <w:iCs/>
          <w:sz w:val="22"/>
          <w:szCs w:val="22"/>
        </w:rPr>
        <w:t xml:space="preserve">limp </w:t>
      </w:r>
      <w:del w:id="19" w:author="Jonathan Wood" w:date="2020-05-27T10:45:00Z">
        <w:r w:rsidR="00783A75" w:rsidDel="00E5125A">
          <w:rPr>
            <w:rFonts w:ascii="Arial" w:hAnsi="Arial" w:cs="Arial"/>
            <w:iCs/>
            <w:sz w:val="22"/>
            <w:szCs w:val="22"/>
          </w:rPr>
          <w:delText>persisted</w:delText>
        </w:r>
        <w:r w:rsidR="00DB12D8" w:rsidDel="00E5125A">
          <w:rPr>
            <w:rFonts w:ascii="Arial" w:hAnsi="Arial" w:cs="Arial"/>
            <w:iCs/>
            <w:sz w:val="22"/>
            <w:szCs w:val="22"/>
          </w:rPr>
          <w:delText xml:space="preserve"> </w:delText>
        </w:r>
      </w:del>
      <w:ins w:id="20" w:author="Jonathan Wood" w:date="2020-05-27T10:44:00Z">
        <w:r w:rsidR="00E5125A">
          <w:rPr>
            <w:rFonts w:ascii="Arial" w:hAnsi="Arial" w:cs="Arial"/>
            <w:iCs/>
            <w:sz w:val="22"/>
            <w:szCs w:val="22"/>
          </w:rPr>
          <w:t>in the direction of the practiced movements</w:t>
        </w:r>
      </w:ins>
      <w:ins w:id="21" w:author="Jonathan Wood" w:date="2020-05-27T10:45:00Z">
        <w:r w:rsidR="00E5125A">
          <w:rPr>
            <w:rFonts w:ascii="Arial" w:hAnsi="Arial" w:cs="Arial"/>
            <w:iCs/>
            <w:sz w:val="22"/>
            <w:szCs w:val="22"/>
          </w:rPr>
          <w:t xml:space="preserve"> that persisted</w:t>
        </w:r>
      </w:ins>
      <w:ins w:id="22" w:author="Jonathan Wood" w:date="2020-05-27T10:44:00Z">
        <w:r w:rsidR="00E5125A">
          <w:rPr>
            <w:rFonts w:ascii="Arial" w:hAnsi="Arial" w:cs="Arial"/>
            <w:iCs/>
            <w:sz w:val="22"/>
            <w:szCs w:val="22"/>
          </w:rPr>
          <w:t xml:space="preserve"> </w:t>
        </w:r>
      </w:ins>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ins w:id="23" w:author="Jonathan Wood" w:date="2020-05-27T10:44:00Z">
        <w:r w:rsidR="00E5125A">
          <w:rPr>
            <w:rFonts w:ascii="Arial" w:hAnsi="Arial" w:cs="Arial"/>
            <w:iCs/>
            <w:sz w:val="22"/>
            <w:szCs w:val="22"/>
          </w:rPr>
          <w:t>.</w:t>
        </w:r>
      </w:ins>
      <w:ins w:id="24" w:author="Jonathan Wood" w:date="2020-05-27T10:54:00Z">
        <w:r w:rsidR="00F12C16">
          <w:rPr>
            <w:rFonts w:ascii="Arial" w:hAnsi="Arial" w:cs="Arial"/>
            <w:iCs/>
            <w:sz w:val="22"/>
            <w:szCs w:val="22"/>
          </w:rPr>
          <w:t xml:space="preserve"> </w:t>
        </w:r>
      </w:ins>
      <w:commentRangeStart w:id="25"/>
      <w:ins w:id="26" w:author="Jonathan Wood" w:date="2020-05-27T10:55:00Z">
        <w:r w:rsidR="00F12C16">
          <w:rPr>
            <w:rFonts w:ascii="Arial" w:hAnsi="Arial" w:cs="Arial"/>
            <w:iCs/>
            <w:sz w:val="22"/>
            <w:szCs w:val="22"/>
          </w:rPr>
          <w:t xml:space="preserve">Importantly, this bias was </w:t>
        </w:r>
      </w:ins>
      <w:ins w:id="27" w:author="Jonathan Wood" w:date="2020-05-27T10:58:00Z">
        <w:r w:rsidR="00F12C16">
          <w:rPr>
            <w:rFonts w:ascii="Arial" w:hAnsi="Arial" w:cs="Arial"/>
            <w:iCs/>
            <w:sz w:val="22"/>
            <w:szCs w:val="22"/>
          </w:rPr>
          <w:t>similar</w:t>
        </w:r>
      </w:ins>
      <w:ins w:id="28" w:author="Jonathan Wood" w:date="2020-05-27T10:55:00Z">
        <w:r w:rsidR="00F12C16">
          <w:rPr>
            <w:rFonts w:ascii="Arial" w:hAnsi="Arial" w:cs="Arial"/>
            <w:iCs/>
            <w:sz w:val="22"/>
            <w:szCs w:val="22"/>
          </w:rPr>
          <w:t xml:space="preserve"> when learning occurred with</w:t>
        </w:r>
      </w:ins>
      <w:ins w:id="29" w:author="Jonathan Wood" w:date="2020-05-27T10:59:00Z">
        <w:r w:rsidR="00F12C16">
          <w:rPr>
            <w:rFonts w:ascii="Arial" w:hAnsi="Arial" w:cs="Arial"/>
            <w:iCs/>
            <w:sz w:val="22"/>
            <w:szCs w:val="22"/>
          </w:rPr>
          <w:t xml:space="preserve"> or without</w:t>
        </w:r>
      </w:ins>
      <w:ins w:id="30" w:author="Jonathan Wood" w:date="2020-05-27T10:55:00Z">
        <w:r w:rsidR="00F12C16">
          <w:rPr>
            <w:rFonts w:ascii="Arial" w:hAnsi="Arial" w:cs="Arial"/>
            <w:iCs/>
            <w:sz w:val="22"/>
            <w:szCs w:val="22"/>
          </w:rPr>
          <w:t xml:space="preserve"> </w:t>
        </w:r>
        <w:r w:rsidR="00F12C16">
          <w:rPr>
            <w:rFonts w:ascii="Arial" w:hAnsi="Arial" w:cs="Arial"/>
            <w:iCs/>
            <w:sz w:val="22"/>
            <w:szCs w:val="22"/>
          </w:rPr>
          <w:t>sensory prediction error</w:t>
        </w:r>
        <w:r w:rsidR="00F12C16">
          <w:rPr>
            <w:rFonts w:ascii="Arial" w:hAnsi="Arial" w:cs="Arial"/>
            <w:iCs/>
            <w:sz w:val="22"/>
            <w:szCs w:val="22"/>
          </w:rPr>
          <w:t>s in the visual feedback</w:t>
        </w:r>
        <w:r w:rsidR="00F12C16">
          <w:rPr>
            <w:rFonts w:ascii="Arial" w:hAnsi="Arial" w:cs="Arial"/>
            <w:iCs/>
            <w:sz w:val="22"/>
            <w:szCs w:val="22"/>
          </w:rPr>
          <w:t xml:space="preserve"> (i.e., difference between expected and actual sensory feedback).</w:t>
        </w:r>
      </w:ins>
      <w:ins w:id="31" w:author="Jonathan Wood" w:date="2020-05-27T10:59:00Z">
        <w:r w:rsidR="00F12C16">
          <w:rPr>
            <w:rFonts w:ascii="Arial" w:hAnsi="Arial" w:cs="Arial"/>
            <w:iCs/>
            <w:sz w:val="22"/>
            <w:szCs w:val="22"/>
          </w:rPr>
          <w:t xml:space="preserve"> </w:t>
        </w:r>
      </w:ins>
      <w:ins w:id="32" w:author="Jonathan Wood" w:date="2020-05-27T10:56:00Z">
        <w:r w:rsidR="00F12C16">
          <w:rPr>
            <w:rFonts w:ascii="Arial" w:hAnsi="Arial" w:cs="Arial"/>
            <w:iCs/>
            <w:sz w:val="22"/>
            <w:szCs w:val="22"/>
          </w:rPr>
          <w:t>This is a departure from the assumption that aftereffects in this paradigm was due to sensory prediction error</w:t>
        </w:r>
      </w:ins>
      <w:ins w:id="33" w:author="Jonathan Wood" w:date="2020-05-27T10:57:00Z">
        <w:r w:rsidR="00F12C16">
          <w:rPr>
            <w:rFonts w:ascii="Arial" w:hAnsi="Arial" w:cs="Arial"/>
            <w:iCs/>
            <w:sz w:val="22"/>
            <w:szCs w:val="22"/>
          </w:rPr>
          <w:t xml:space="preserve"> </w:t>
        </w:r>
      </w:ins>
      <w:r w:rsidR="00F12C16">
        <w:rPr>
          <w:rFonts w:ascii="Arial" w:hAnsi="Arial" w:cs="Arial"/>
          <w:iCs/>
          <w:sz w:val="22"/>
          <w:szCs w:val="22"/>
        </w:rPr>
        <w:fldChar w:fldCharType="begin"/>
      </w:r>
      <w:r w:rsidR="00F12C16">
        <w:rPr>
          <w:rFonts w:ascii="Arial" w:hAnsi="Arial" w:cs="Arial"/>
          <w:iCs/>
          <w:sz w:val="22"/>
          <w:szCs w:val="22"/>
        </w:rPr>
        <w:instrText xml:space="preserve"> ADDIN ZOTERO_ITEM CSL_CITATION {"citationID":"tETdAFpf","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2C16">
        <w:rPr>
          <w:rFonts w:ascii="Arial" w:hAnsi="Arial" w:cs="Arial"/>
          <w:iCs/>
          <w:sz w:val="22"/>
          <w:szCs w:val="22"/>
        </w:rPr>
        <w:fldChar w:fldCharType="separate"/>
      </w:r>
      <w:r w:rsidR="00F12C16" w:rsidRPr="00F12C16">
        <w:rPr>
          <w:rFonts w:ascii="Arial" w:hAnsi="Arial" w:cs="Arial"/>
          <w:sz w:val="22"/>
        </w:rPr>
        <w:t xml:space="preserve">(Cherry-Allen et al., 2018; French et al., 2018; Hussain et al., 2013; Kim and Krebs, 2012; Kim and Mugisha, 2014; </w:t>
      </w:r>
      <w:proofErr w:type="spellStart"/>
      <w:r w:rsidR="00F12C16" w:rsidRPr="00F12C16">
        <w:rPr>
          <w:rFonts w:ascii="Arial" w:hAnsi="Arial" w:cs="Arial"/>
          <w:sz w:val="22"/>
        </w:rPr>
        <w:t>Statton</w:t>
      </w:r>
      <w:proofErr w:type="spellEnd"/>
      <w:r w:rsidR="00F12C16" w:rsidRPr="00F12C16">
        <w:rPr>
          <w:rFonts w:ascii="Arial" w:hAnsi="Arial" w:cs="Arial"/>
          <w:sz w:val="22"/>
        </w:rPr>
        <w:t xml:space="preserve"> et al., 2016; Wood et al., 2020)</w:t>
      </w:r>
      <w:r w:rsidR="00F12C16">
        <w:rPr>
          <w:rFonts w:ascii="Arial" w:hAnsi="Arial" w:cs="Arial"/>
          <w:iCs/>
          <w:sz w:val="22"/>
          <w:szCs w:val="22"/>
        </w:rPr>
        <w:fldChar w:fldCharType="end"/>
      </w:r>
      <w:commentRangeEnd w:id="25"/>
      <w:r w:rsidR="002A1B11">
        <w:rPr>
          <w:rStyle w:val="CommentReference"/>
        </w:rPr>
        <w:commentReference w:id="25"/>
      </w:r>
      <w:r w:rsidR="00F12C16">
        <w:rPr>
          <w:rFonts w:ascii="Arial" w:hAnsi="Arial" w:cs="Arial"/>
          <w:iCs/>
          <w:sz w:val="22"/>
          <w:szCs w:val="22"/>
        </w:rPr>
        <w:t>.</w:t>
      </w:r>
      <w:ins w:id="34" w:author="Jonathan Wood" w:date="2020-05-27T10:59:00Z">
        <w:r w:rsidR="00F12C16">
          <w:rPr>
            <w:rFonts w:ascii="Arial" w:hAnsi="Arial" w:cs="Arial"/>
            <w:iCs/>
            <w:sz w:val="22"/>
            <w:szCs w:val="22"/>
          </w:rPr>
          <w:t xml:space="preserve"> </w:t>
        </w:r>
      </w:ins>
      <w:del w:id="35" w:author="Jonathan Wood" w:date="2020-05-27T10:44:00Z">
        <w:r w:rsidR="00783A75" w:rsidDel="00E5125A">
          <w:rPr>
            <w:rFonts w:ascii="Arial" w:hAnsi="Arial" w:cs="Arial"/>
            <w:iCs/>
            <w:sz w:val="22"/>
            <w:szCs w:val="22"/>
          </w:rPr>
          <w:delText xml:space="preserve"> </w:delText>
        </w:r>
      </w:del>
    </w:p>
    <w:p w14:paraId="4B9DF6AF" w14:textId="060D7936" w:rsidR="00460A74" w:rsidRDefault="00460A74" w:rsidP="00360BA4">
      <w:pPr>
        <w:jc w:val="both"/>
        <w:rPr>
          <w:rFonts w:ascii="Arial" w:hAnsi="Arial" w:cs="Arial"/>
          <w:iCs/>
          <w:sz w:val="22"/>
          <w:szCs w:val="22"/>
        </w:rPr>
      </w:pPr>
    </w:p>
    <w:p w14:paraId="1A4E4451" w14:textId="0D37B22C" w:rsidR="009A73D8" w:rsidRPr="006177E3" w:rsidRDefault="00CF0A97" w:rsidP="00360BA4">
      <w:pPr>
        <w:jc w:val="both"/>
        <w:rPr>
          <w:rFonts w:ascii="Arial" w:hAnsi="Arial" w:cs="Arial"/>
          <w:sz w:val="22"/>
        </w:rPr>
      </w:pPr>
      <w:r>
        <w:rPr>
          <w:rFonts w:ascii="Arial" w:hAnsi="Arial" w:cs="Arial"/>
          <w:sz w:val="22"/>
        </w:rPr>
        <w:t xml:space="preserve">In the proposed </w:t>
      </w:r>
      <w:del w:id="36" w:author="Jonathan Wood" w:date="2020-05-27T10:40:00Z">
        <w:r w:rsidDel="00E5125A">
          <w:rPr>
            <w:rFonts w:ascii="Arial" w:hAnsi="Arial" w:cs="Arial"/>
            <w:sz w:val="22"/>
          </w:rPr>
          <w:delText>study</w:delText>
        </w:r>
      </w:del>
      <w:ins w:id="37" w:author="Jonathan Wood" w:date="2020-05-27T10:40:00Z">
        <w:r w:rsidR="00E5125A">
          <w:rPr>
            <w:rFonts w:ascii="Arial" w:hAnsi="Arial" w:cs="Arial"/>
            <w:sz w:val="22"/>
          </w:rPr>
          <w:t>Registered Report</w:t>
        </w:r>
      </w:ins>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 </w:t>
      </w:r>
      <w:r w:rsidR="009A73D8">
        <w:rPr>
          <w:rFonts w:ascii="Arial" w:hAnsi="Arial" w:cs="Arial"/>
          <w:iCs/>
          <w:sz w:val="22"/>
          <w:szCs w:val="22"/>
        </w:rPr>
        <w:t xml:space="preserve">Through a combination of </w:t>
      </w:r>
      <w:r w:rsidR="009A73D8" w:rsidRPr="006177E3">
        <w:rPr>
          <w:rFonts w:ascii="Arial" w:hAnsi="Arial" w:cs="Arial"/>
          <w:sz w:val="22"/>
        </w:rPr>
        <w:t>computational modeling, simulations, and a series of behavioral experiments</w:t>
      </w:r>
      <w:r w:rsidR="009A73D8">
        <w:rPr>
          <w:rFonts w:ascii="Arial" w:hAnsi="Arial" w:cs="Arial"/>
          <w:sz w:val="22"/>
        </w:rPr>
        <w:t xml:space="preserve">, we </w:t>
      </w:r>
      <w:r w:rsidR="009A73D8" w:rsidRPr="006177E3">
        <w:rPr>
          <w:rFonts w:ascii="Arial" w:hAnsi="Arial" w:cs="Arial"/>
          <w:sz w:val="22"/>
        </w:rPr>
        <w:t>directly tack</w:t>
      </w:r>
      <w:r w:rsidR="009A73D8">
        <w:rPr>
          <w:rFonts w:ascii="Arial" w:hAnsi="Arial" w:cs="Arial"/>
          <w:sz w:val="22"/>
        </w:rPr>
        <w:t>le</w:t>
      </w:r>
      <w:r w:rsidR="009A73D8" w:rsidRPr="006177E3">
        <w:rPr>
          <w:rFonts w:ascii="Arial" w:hAnsi="Arial" w:cs="Arial"/>
          <w:sz w:val="22"/>
        </w:rPr>
        <w:t xml:space="preserve"> the question of how the consistency of movement patterns impacts use-dependent learning.</w:t>
      </w:r>
      <w:r w:rsidR="009A73D8" w:rsidRPr="009A73D8">
        <w:rPr>
          <w:rFonts w:ascii="Arial" w:hAnsi="Arial" w:cs="Arial"/>
          <w:sz w:val="22"/>
        </w:rPr>
        <w:t xml:space="preserve"> </w:t>
      </w:r>
      <w:r w:rsidR="009A73D8" w:rsidRPr="006177E3">
        <w:rPr>
          <w:rFonts w:ascii="Arial" w:hAnsi="Arial" w:cs="Arial"/>
          <w:sz w:val="22"/>
        </w:rPr>
        <w:t xml:space="preserve">We first provide two distinct computational accounts of how </w:t>
      </w:r>
      <w:del w:id="38" w:author="Jonathan Wood" w:date="2020-05-27T10:41:00Z">
        <w:r w:rsidR="009A73D8" w:rsidRPr="006177E3" w:rsidDel="00E5125A">
          <w:rPr>
            <w:rFonts w:ascii="Arial" w:hAnsi="Arial" w:cs="Arial"/>
            <w:sz w:val="22"/>
          </w:rPr>
          <w:delText xml:space="preserve">UDP </w:delText>
        </w:r>
      </w:del>
      <w:ins w:id="39" w:author="Jonathan Wood" w:date="2020-05-27T10:41:00Z">
        <w:r w:rsidR="00E5125A">
          <w:rPr>
            <w:rFonts w:ascii="Arial" w:hAnsi="Arial" w:cs="Arial"/>
            <w:sz w:val="22"/>
          </w:rPr>
          <w:t>use dependent learning</w:t>
        </w:r>
        <w:r w:rsidR="00E5125A" w:rsidRPr="006177E3">
          <w:rPr>
            <w:rFonts w:ascii="Arial" w:hAnsi="Arial" w:cs="Arial"/>
            <w:sz w:val="22"/>
          </w:rPr>
          <w:t xml:space="preserve"> </w:t>
        </w:r>
      </w:ins>
      <w:r w:rsidR="009A73D8" w:rsidRPr="006177E3">
        <w:rPr>
          <w:rFonts w:ascii="Arial" w:hAnsi="Arial" w:cs="Arial"/>
          <w:sz w:val="22"/>
        </w:rPr>
        <w:t xml:space="preserve">may arise. In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Verstynen and Sabes, 2011)</w:t>
      </w:r>
      <w:r w:rsidR="009A73D8" w:rsidRPr="006177E3">
        <w:rPr>
          <w:rFonts w:ascii="Arial" w:hAnsi="Arial" w:cs="Arial"/>
          <w:sz w:val="22"/>
        </w:rPr>
        <w:fldChar w:fldCharType="end"/>
      </w:r>
      <w:r w:rsidR="009A73D8" w:rsidRPr="006177E3">
        <w:rPr>
          <w:rFonts w:ascii="Arial" w:hAnsi="Arial" w:cs="Arial"/>
          <w:sz w:val="22"/>
        </w:rPr>
        <w:t xml:space="preserve">, </w:t>
      </w:r>
      <w:del w:id="40" w:author="Jonathan Wood" w:date="2020-05-27T10:41:00Z">
        <w:r w:rsidR="009A73D8" w:rsidRPr="006177E3" w:rsidDel="00E5125A">
          <w:rPr>
            <w:rFonts w:ascii="Arial" w:hAnsi="Arial" w:cs="Arial"/>
            <w:sz w:val="22"/>
          </w:rPr>
          <w:delText xml:space="preserve">UDP </w:delText>
        </w:r>
      </w:del>
      <w:ins w:id="41" w:author="Jonathan Wood" w:date="2020-05-27T10:41:00Z">
        <w:r w:rsidR="00E5125A">
          <w:rPr>
            <w:rFonts w:ascii="Arial" w:hAnsi="Arial" w:cs="Arial"/>
            <w:sz w:val="22"/>
          </w:rPr>
          <w:t>use dependent learning</w:t>
        </w:r>
        <w:r w:rsidR="00E5125A" w:rsidRPr="006177E3">
          <w:rPr>
            <w:rFonts w:ascii="Arial" w:hAnsi="Arial" w:cs="Arial"/>
            <w:sz w:val="22"/>
          </w:rPr>
          <w:t xml:space="preserve"> </w:t>
        </w:r>
      </w:ins>
      <w:r w:rsidR="009A73D8" w:rsidRPr="006177E3">
        <w:rPr>
          <w:rFonts w:ascii="Arial" w:hAnsi="Arial" w:cs="Arial"/>
          <w:sz w:val="22"/>
        </w:rPr>
        <w:t>is framed as a process which combines quickly adapting prior probabilities of target (step) locations with current sensory estimates of where to step. Thus, the magnitude of</w:t>
      </w:r>
      <w:ins w:id="42" w:author="Jonathan Wood" w:date="2020-05-27T10:46:00Z">
        <w:r w:rsidR="00E5125A">
          <w:rPr>
            <w:rFonts w:ascii="Arial" w:hAnsi="Arial" w:cs="Arial"/>
            <w:sz w:val="22"/>
          </w:rPr>
          <w:t xml:space="preserve"> the</w:t>
        </w:r>
      </w:ins>
      <w:r w:rsidR="009A73D8" w:rsidRPr="006177E3">
        <w:rPr>
          <w:rFonts w:ascii="Arial" w:hAnsi="Arial" w:cs="Arial"/>
          <w:sz w:val="22"/>
        </w:rPr>
        <w:t xml:space="preserve"> use-dependent bias is directly related to the consistency of the environment, or target locations. Our second model involves two processes acting in parallel: a strategic learning process that is active </w:t>
      </w:r>
      <w:r w:rsidR="009A73D8" w:rsidRPr="006177E3">
        <w:rPr>
          <w:rFonts w:ascii="Arial" w:hAnsi="Arial" w:cs="Arial"/>
          <w:sz w:val="22"/>
        </w:rPr>
        <w:lastRenderedPageBreak/>
        <w:t xml:space="preserve">when the goal is to match step lengths to visual targets, and in parallel, a slowly updating </w:t>
      </w:r>
      <w:del w:id="43" w:author="Jonathan Wood" w:date="2020-05-27T10:46:00Z">
        <w:r w:rsidR="009A73D8" w:rsidRPr="006177E3" w:rsidDel="00E5125A">
          <w:rPr>
            <w:rFonts w:ascii="Arial" w:hAnsi="Arial" w:cs="Arial"/>
            <w:sz w:val="22"/>
          </w:rPr>
          <w:delText xml:space="preserve">UDP </w:delText>
        </w:r>
      </w:del>
      <w:ins w:id="44" w:author="Jonathan Wood" w:date="2020-05-27T10:46:00Z">
        <w:r w:rsidR="00E5125A">
          <w:rPr>
            <w:rFonts w:ascii="Arial" w:hAnsi="Arial" w:cs="Arial"/>
            <w:sz w:val="22"/>
          </w:rPr>
          <w:t>use-dependent</w:t>
        </w:r>
      </w:ins>
      <w:ins w:id="45" w:author="Jonathan Wood" w:date="2020-05-27T10:47:00Z">
        <w:r w:rsidR="00E5125A">
          <w:rPr>
            <w:rFonts w:ascii="Arial" w:hAnsi="Arial" w:cs="Arial"/>
            <w:sz w:val="22"/>
          </w:rPr>
          <w:t xml:space="preserve"> </w:t>
        </w:r>
      </w:ins>
      <w:r w:rsidR="009A73D8" w:rsidRPr="006177E3">
        <w:rPr>
          <w:rFonts w:ascii="Arial" w:hAnsi="Arial" w:cs="Arial"/>
          <w:sz w:val="22"/>
        </w:rPr>
        <w:t xml:space="preserve">process that biases movements in the direction of immediately preceding movements </w:t>
      </w:r>
      <w:r w:rsidR="009A73D8" w:rsidRPr="006177E3">
        <w:rPr>
          <w:rFonts w:ascii="Arial" w:hAnsi="Arial" w:cs="Arial"/>
          <w:sz w:val="22"/>
        </w:rPr>
        <w:fldChar w:fldCharType="begin"/>
      </w:r>
      <w:r w:rsidR="00AC7890">
        <w:rPr>
          <w:rFonts w:ascii="Arial" w:hAnsi="Arial" w:cs="Arial"/>
          <w:sz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w:t>
      </w:r>
      <w:proofErr w:type="spellStart"/>
      <w:r w:rsidR="009A73D8" w:rsidRPr="006177E3">
        <w:rPr>
          <w:rFonts w:ascii="Arial" w:hAnsi="Arial" w:cs="Arial"/>
          <w:sz w:val="22"/>
        </w:rPr>
        <w:t>Diedrichsen</w:t>
      </w:r>
      <w:proofErr w:type="spellEnd"/>
      <w:r w:rsidR="009A73D8" w:rsidRPr="006177E3">
        <w:rPr>
          <w:rFonts w:ascii="Arial" w:hAnsi="Arial" w:cs="Arial"/>
          <w:sz w:val="22"/>
        </w:rPr>
        <w:t xml:space="preserve"> et al., 2010)</w:t>
      </w:r>
      <w:r w:rsidR="009A73D8" w:rsidRPr="006177E3">
        <w:rPr>
          <w:rFonts w:ascii="Arial" w:hAnsi="Arial" w:cs="Arial"/>
          <w:sz w:val="22"/>
        </w:rPr>
        <w:fldChar w:fldCharType="end"/>
      </w:r>
      <w:r w:rsidR="009A73D8" w:rsidRPr="006177E3">
        <w:rPr>
          <w:rFonts w:ascii="Arial" w:hAnsi="Arial" w:cs="Arial"/>
          <w:sz w:val="22"/>
        </w:rPr>
        <w:t xml:space="preserve">. Critically, our </w:t>
      </w:r>
      <w:del w:id="46" w:author="Jonathan Wood" w:date="2020-05-27T10:47:00Z">
        <w:r w:rsidR="009A73D8" w:rsidRPr="006177E3" w:rsidDel="00E5125A">
          <w:rPr>
            <w:rFonts w:ascii="Arial" w:hAnsi="Arial" w:cs="Arial"/>
            <w:sz w:val="22"/>
          </w:rPr>
          <w:delText>two-process model</w:delText>
        </w:r>
      </w:del>
      <w:ins w:id="47" w:author="Jonathan Wood" w:date="2020-05-27T10:47:00Z">
        <w:r w:rsidR="00E5125A">
          <w:rPr>
            <w:rFonts w:ascii="Arial" w:hAnsi="Arial" w:cs="Arial"/>
            <w:sz w:val="22"/>
          </w:rPr>
          <w:t>strategy plus use-dependent model</w:t>
        </w:r>
      </w:ins>
      <w:r w:rsidR="009A73D8" w:rsidRPr="006177E3">
        <w:rPr>
          <w:rFonts w:ascii="Arial" w:hAnsi="Arial" w:cs="Arial"/>
          <w:sz w:val="22"/>
        </w:rPr>
        <w:t xml:space="preserve"> is much less sensitive to the consistency of the environment than the Bayesian model. Thus, we have designed a set of walking experiments that systematically vary environmental consistency and assess the state of use-dependent biases during no-feedback trials in order to discriminate between these two competing theories on the underlying constraints of use-dependent learning.</w:t>
      </w:r>
    </w:p>
    <w:p w14:paraId="6C09B2FE" w14:textId="77777777" w:rsidR="00DB12D8" w:rsidRDefault="00DB12D8" w:rsidP="00360BA4">
      <w:pPr>
        <w:jc w:val="both"/>
        <w:rPr>
          <w:rFonts w:ascii="Arial" w:hAnsi="Arial" w:cs="Arial"/>
          <w:iCs/>
          <w:sz w:val="22"/>
          <w:szCs w:val="22"/>
        </w:rPr>
      </w:pPr>
    </w:p>
    <w:p w14:paraId="0D64E557" w14:textId="65212843" w:rsidR="00CA09F3" w:rsidRDefault="00CA09F3" w:rsidP="00360BA4">
      <w:pPr>
        <w:jc w:val="both"/>
        <w:rPr>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p>
    <w:p w14:paraId="7871FFA8" w14:textId="4869C3F2" w:rsidR="00CA09F3" w:rsidRDefault="00CA09F3" w:rsidP="00360BA4">
      <w:pPr>
        <w:jc w:val="both"/>
        <w:rPr>
          <w:rFonts w:ascii="Arial" w:hAnsi="Arial" w:cs="Arial"/>
          <w:iCs/>
          <w:sz w:val="22"/>
          <w:szCs w:val="22"/>
        </w:rPr>
      </w:pPr>
    </w:p>
    <w:p w14:paraId="1C8EF4C1" w14:textId="45E5B2B2" w:rsidR="00CA09F3" w:rsidRDefault="00CA09F3" w:rsidP="00360BA4">
      <w:pPr>
        <w:jc w:val="both"/>
        <w:rPr>
          <w:rFonts w:ascii="Arial" w:hAnsi="Arial" w:cs="Arial"/>
          <w:iCs/>
          <w:sz w:val="22"/>
          <w:szCs w:val="22"/>
        </w:rPr>
      </w:pPr>
      <w:r>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Pr>
          <w:rFonts w:ascii="Arial" w:hAnsi="Arial" w:cs="Arial"/>
          <w:iCs/>
          <w:sz w:val="22"/>
          <w:szCs w:val="22"/>
        </w:rPr>
        <w:t xml:space="preserve">register the protocol on the </w:t>
      </w:r>
      <w:r w:rsidRPr="00F63DE6">
        <w:rPr>
          <w:rFonts w:ascii="Arial" w:hAnsi="Arial" w:cs="Arial"/>
          <w:sz w:val="22"/>
          <w:szCs w:val="22"/>
        </w:rPr>
        <w:t>Open Science Framework</w:t>
      </w:r>
      <w:r w:rsidR="00BC339C">
        <w:rPr>
          <w:rFonts w:ascii="Arial" w:hAnsi="Arial" w:cs="Arial"/>
          <w:sz w:val="22"/>
          <w:szCs w:val="22"/>
        </w:rPr>
        <w:t xml:space="preserve"> regardless of our acceptance here. </w:t>
      </w:r>
      <w:r w:rsidR="003942F1">
        <w:rPr>
          <w:rFonts w:ascii="Arial" w:hAnsi="Arial" w:cs="Arial"/>
          <w:sz w:val="22"/>
          <w:szCs w:val="22"/>
        </w:rPr>
        <w:t>We expect other labs and research groups will have a strong interest in trying to replicate the results of this work, as the topic should be of interest to</w:t>
      </w:r>
      <w:r w:rsidR="00CD3137">
        <w:rPr>
          <w:rFonts w:ascii="Arial" w:hAnsi="Arial" w:cs="Arial"/>
          <w:sz w:val="22"/>
          <w:szCs w:val="22"/>
        </w:rPr>
        <w:t xml:space="preserve"> neuroscientists engaged in motor learning, locomotion, and clinical research.</w:t>
      </w:r>
      <w:r w:rsidR="003942F1">
        <w:rPr>
          <w:rFonts w:ascii="Arial" w:hAnsi="Arial" w:cs="Arial"/>
          <w:sz w:val="22"/>
          <w:szCs w:val="22"/>
        </w:rPr>
        <w:t xml:space="preserve"> </w:t>
      </w:r>
      <w:r w:rsidR="00CD3137">
        <w:rPr>
          <w:rFonts w:ascii="Arial" w:hAnsi="Arial" w:cs="Arial"/>
          <w:sz w:val="22"/>
          <w:szCs w:val="22"/>
        </w:rPr>
        <w:t>Thus, our steps towards transparency in all aspects of this research project should facilitate others’ efforts in this direction. 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25EBC347" w14:textId="60AF3336" w:rsidR="00454500" w:rsidRPr="00F63DE6" w:rsidRDefault="00454500"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4CCE3271"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12"/>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Jonathan Wood" w:date="2020-05-27T11:02:00Z" w:initials="JW">
    <w:p w14:paraId="10ECE162" w14:textId="094B58E4" w:rsidR="002A1B11" w:rsidRDefault="002A1B11">
      <w:pPr>
        <w:pStyle w:val="CommentText"/>
      </w:pPr>
      <w:r>
        <w:rPr>
          <w:rStyle w:val="CommentReference"/>
        </w:rPr>
        <w:annotationRef/>
      </w:r>
      <w:proofErr w:type="spellStart"/>
      <w:r>
        <w:t>Im</w:t>
      </w:r>
      <w:proofErr w:type="spellEnd"/>
      <w:r>
        <w:t xml:space="preserve"> not sure this is </w:t>
      </w:r>
      <w:proofErr w:type="gramStart"/>
      <w:r>
        <w:t>necessary</w:t>
      </w:r>
      <w:proofErr w:type="gramEnd"/>
      <w:r>
        <w:t xml:space="preserve"> and I don’t think it flows very well. What do you think?</w:t>
      </w:r>
      <w:r w:rsidR="001534BC">
        <w:t xml:space="preserve"> Is it important to have this in the cover l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ECE1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C740" w16cex:dateUtc="2020-05-27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ECE162" w16cid:durableId="2278C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BC2E2B" w14:textId="77777777" w:rsidR="002D5B0D" w:rsidRDefault="002D5B0D" w:rsidP="006F2C7A">
      <w:r>
        <w:separator/>
      </w:r>
    </w:p>
  </w:endnote>
  <w:endnote w:type="continuationSeparator" w:id="0">
    <w:p w14:paraId="189FC18D" w14:textId="77777777" w:rsidR="002D5B0D" w:rsidRDefault="002D5B0D"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5E9C81" w14:textId="77777777" w:rsidR="002D5B0D" w:rsidRDefault="002D5B0D" w:rsidP="006F2C7A">
      <w:r>
        <w:separator/>
      </w:r>
    </w:p>
  </w:footnote>
  <w:footnote w:type="continuationSeparator" w:id="0">
    <w:p w14:paraId="72D8F4C8" w14:textId="77777777" w:rsidR="002D5B0D" w:rsidRDefault="002D5B0D"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5DAD"/>
    <w:rsid w:val="000C071C"/>
    <w:rsid w:val="000E5448"/>
    <w:rsid w:val="000F3890"/>
    <w:rsid w:val="00126753"/>
    <w:rsid w:val="00143F47"/>
    <w:rsid w:val="001534BC"/>
    <w:rsid w:val="001571BA"/>
    <w:rsid w:val="00170C8E"/>
    <w:rsid w:val="00175E60"/>
    <w:rsid w:val="0019060E"/>
    <w:rsid w:val="001D4F90"/>
    <w:rsid w:val="001E7A68"/>
    <w:rsid w:val="001F4E54"/>
    <w:rsid w:val="00244825"/>
    <w:rsid w:val="0025233D"/>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402CC0"/>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6F3FCF"/>
    <w:rsid w:val="00711AA4"/>
    <w:rsid w:val="00713996"/>
    <w:rsid w:val="00716112"/>
    <w:rsid w:val="00724D91"/>
    <w:rsid w:val="0073552A"/>
    <w:rsid w:val="00783A75"/>
    <w:rsid w:val="007859FE"/>
    <w:rsid w:val="007B0B53"/>
    <w:rsid w:val="007B365D"/>
    <w:rsid w:val="007E0AE3"/>
    <w:rsid w:val="007F33F9"/>
    <w:rsid w:val="007F34FB"/>
    <w:rsid w:val="00846493"/>
    <w:rsid w:val="00874C9F"/>
    <w:rsid w:val="008A5CF2"/>
    <w:rsid w:val="008A7466"/>
    <w:rsid w:val="008B5EE2"/>
    <w:rsid w:val="008D27BE"/>
    <w:rsid w:val="008E7961"/>
    <w:rsid w:val="00906B47"/>
    <w:rsid w:val="0095579C"/>
    <w:rsid w:val="009779F5"/>
    <w:rsid w:val="009A4195"/>
    <w:rsid w:val="009A41F1"/>
    <w:rsid w:val="009A73D8"/>
    <w:rsid w:val="009C4BA9"/>
    <w:rsid w:val="00AB0269"/>
    <w:rsid w:val="00AB615D"/>
    <w:rsid w:val="00AC4349"/>
    <w:rsid w:val="00AC5CE2"/>
    <w:rsid w:val="00AC7890"/>
    <w:rsid w:val="00AD715E"/>
    <w:rsid w:val="00AE4FAF"/>
    <w:rsid w:val="00B0087E"/>
    <w:rsid w:val="00B21DEF"/>
    <w:rsid w:val="00B33EE3"/>
    <w:rsid w:val="00B52219"/>
    <w:rsid w:val="00B61D34"/>
    <w:rsid w:val="00BC339C"/>
    <w:rsid w:val="00C0308F"/>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3FB1"/>
    <w:rsid w:val="00E46D1C"/>
    <w:rsid w:val="00E5125A"/>
    <w:rsid w:val="00E53A41"/>
    <w:rsid w:val="00E569BB"/>
    <w:rsid w:val="00E57E4B"/>
    <w:rsid w:val="00E80305"/>
    <w:rsid w:val="00E95E5D"/>
    <w:rsid w:val="00EA1EF0"/>
    <w:rsid w:val="00ED649E"/>
    <w:rsid w:val="00EF5F17"/>
    <w:rsid w:val="00F12C16"/>
    <w:rsid w:val="00F51EFD"/>
    <w:rsid w:val="00F55E92"/>
    <w:rsid w:val="00F63DE6"/>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A26BE-B6A5-40C6-830E-0A414FF9F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9</TotalTime>
  <Pages>2</Pages>
  <Words>5691</Words>
  <Characters>3244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3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Jonathan Wood</cp:lastModifiedBy>
  <cp:revision>7</cp:revision>
  <cp:lastPrinted>2012-05-24T14:45:00Z</cp:lastPrinted>
  <dcterms:created xsi:type="dcterms:W3CDTF">2020-05-26T14:04:00Z</dcterms:created>
  <dcterms:modified xsi:type="dcterms:W3CDTF">2020-05-2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